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38A205D8"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1BC35937"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1AFC1B9A"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 xml:space="preserve">such huge amount of </w:t>
      </w:r>
      <w:proofErr w:type="gramStart"/>
      <w:r w:rsidR="0090133A">
        <w:rPr>
          <w:rFonts w:ascii="Times New Roman" w:hAnsi="Times New Roman" w:cs="Times New Roman"/>
          <w:sz w:val="24"/>
          <w:szCs w:val="24"/>
        </w:rPr>
        <w:t>data,</w:t>
      </w:r>
      <w:proofErr w:type="gramEnd"/>
      <w:r w:rsidR="0090133A">
        <w:rPr>
          <w:rFonts w:ascii="Times New Roman" w:hAnsi="Times New Roman" w:cs="Times New Roman"/>
          <w:sz w:val="24"/>
          <w:szCs w:val="24"/>
        </w:rPr>
        <w:t xml:space="preserve"> thus a data reduction process is necessary to reduce the diffraction patterns into a manageable number of </w:t>
      </w:r>
      <w:r w:rsidR="00D45D68">
        <w:rPr>
          <w:rFonts w:ascii="Times New Roman" w:hAnsi="Times New Roman" w:cs="Times New Roman"/>
          <w:sz w:val="24"/>
          <w:szCs w:val="24"/>
        </w:rPr>
        <w:t xml:space="preserve">latent </w:t>
      </w:r>
      <w:r w:rsidR="0090133A">
        <w:rPr>
          <w:rFonts w:ascii="Times New Roman" w:hAnsi="Times New Roman" w:cs="Times New Roman"/>
          <w:sz w:val="24"/>
          <w:szCs w:val="24"/>
        </w:rPr>
        <w:t>features.</w:t>
      </w:r>
      <w:r w:rsidR="00ED0E3F">
        <w:rPr>
          <w:rFonts w:ascii="Times New Roman" w:hAnsi="Times New Roman" w:cs="Times New Roman"/>
          <w:sz w:val="24"/>
          <w:szCs w:val="24"/>
        </w:rPr>
        <w:t xml:space="preserve"> </w:t>
      </w:r>
      <w:r w:rsidR="00806496">
        <w:rPr>
          <w:rFonts w:ascii="Times New Roman" w:hAnsi="Times New Roman" w:cs="Times New Roman"/>
          <w:sz w:val="24"/>
          <w:szCs w:val="24"/>
        </w:rPr>
        <w:t>To begin with, e</w:t>
      </w:r>
      <w:r w:rsidR="00ED0E3F">
        <w:rPr>
          <w:rFonts w:ascii="Times New Roman" w:hAnsi="Times New Roman" w:cs="Times New Roman"/>
          <w:sz w:val="24"/>
          <w:szCs w:val="24"/>
        </w:rPr>
        <w:t>ach image needed to be normalize</w:t>
      </w:r>
      <w:r w:rsidR="009120B1">
        <w:rPr>
          <w:rFonts w:ascii="Times New Roman" w:hAnsi="Times New Roman" w:cs="Times New Roman"/>
          <w:sz w:val="24"/>
          <w:szCs w:val="24"/>
        </w:rPr>
        <w:t>d</w:t>
      </w:r>
      <w:r w:rsidR="006E36FE">
        <w:rPr>
          <w:rFonts w:ascii="Times New Roman" w:hAnsi="Times New Roman" w:cs="Times New Roman"/>
          <w:sz w:val="24"/>
          <w:szCs w:val="24"/>
        </w:rPr>
        <w:t xml:space="preserve"> to eliminate systematic errors. Normalization was accomplished by subtracting the mean gray level</w:t>
      </w:r>
      <w:r w:rsidR="00A5411E">
        <w:rPr>
          <w:rFonts w:ascii="Times New Roman" w:hAnsi="Times New Roman" w:cs="Times New Roman"/>
          <w:sz w:val="24"/>
          <w:szCs w:val="24"/>
        </w:rPr>
        <w:t xml:space="preserve"> from the gray level</w:t>
      </w:r>
      <w:r w:rsidR="006E36FE">
        <w:rPr>
          <w:rFonts w:ascii="Times New Roman" w:hAnsi="Times New Roman" w:cs="Times New Roman"/>
          <w:sz w:val="24"/>
          <w:szCs w:val="24"/>
        </w:rPr>
        <w:t xml:space="preserve"> and dividing by the standard deviation of the gray levels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the normalized images were shrunk to 12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128</w:t>
      </w:r>
      <w:r w:rsidR="003670A6">
        <w:rPr>
          <w:rFonts w:ascii="Times New Roman" w:hAnsi="Times New Roman" w:cs="Times New Roman"/>
          <w:sz w:val="24"/>
          <w:szCs w:val="24"/>
        </w:rPr>
        <w:t xml:space="preserve"> pixels by 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8</w:t>
      </w:r>
      <w:r w:rsidR="009120B1">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reduce the size of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 xml:space="preserve">the components of high </w:t>
      </w:r>
      <w:r w:rsidR="00B11235">
        <w:rPr>
          <w:rFonts w:ascii="Times New Roman" w:hAnsi="Times New Roman" w:cs="Times New Roman"/>
          <w:sz w:val="24"/>
          <w:szCs w:val="24"/>
        </w:rPr>
        <w:lastRenderedPageBreak/>
        <w:t>frequencies were negligible compared to those of low frequencies.</w:t>
      </w:r>
    </w:p>
    <w:p w14:paraId="3C4B0765" w14:textId="2D1FF154" w:rsidR="00BA752E" w:rsidRDefault="00F659EE" w:rsidP="000D78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9E228" wp14:editId="031DCDB8">
            <wp:extent cx="4180205" cy="3902397"/>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7">
                      <a:extLst>
                        <a:ext uri="{28A0092B-C50C-407E-A947-70E740481C1C}">
                          <a14:useLocalDpi xmlns:a14="http://schemas.microsoft.com/office/drawing/2010/main" val="0"/>
                        </a:ext>
                      </a:extLst>
                    </a:blip>
                    <a:stretch>
                      <a:fillRect/>
                    </a:stretch>
                  </pic:blipFill>
                  <pic:spPr>
                    <a:xfrm>
                      <a:off x="0" y="0"/>
                      <a:ext cx="4184018" cy="3905956"/>
                    </a:xfrm>
                    <a:prstGeom prst="rect">
                      <a:avLst/>
                    </a:prstGeom>
                  </pic:spPr>
                </pic:pic>
              </a:graphicData>
            </a:graphic>
          </wp:inline>
        </w:drawing>
      </w:r>
    </w:p>
    <w:p w14:paraId="61FAEB34" w14:textId="6D4A7016"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14DCABD2" w:rsidR="007D14E3" w:rsidRDefault="002D528F" w:rsidP="007D14E3">
      <w:pPr>
        <w:spacing w:line="360" w:lineRule="auto"/>
        <w:rPr>
          <w:rFonts w:ascii="Times New Roman" w:hAnsi="Times New Roman" w:cs="Times New Roman"/>
          <w:sz w:val="24"/>
          <w:szCs w:val="24"/>
        </w:rPr>
      </w:pPr>
      <w:r>
        <w:rPr>
          <w:rFonts w:ascii="Times New Roman" w:hAnsi="Times New Roman" w:cs="Times New Roman"/>
          <w:sz w:val="24"/>
          <w:szCs w:val="24"/>
        </w:rPr>
        <w:t xml:space="preserve">Both the </w:t>
      </w:r>
      <w:r w:rsidR="00575456">
        <w:rPr>
          <w:rFonts w:ascii="Times New Roman" w:hAnsi="Times New Roman" w:cs="Times New Roman"/>
          <w:sz w:val="24"/>
          <w:szCs w:val="24"/>
        </w:rPr>
        <w:t xml:space="preserve">images in spatial and frequency domain </w:t>
      </w:r>
      <w:r>
        <w:rPr>
          <w:rFonts w:ascii="Times New Roman" w:hAnsi="Times New Roman" w:cs="Times New Roman"/>
          <w:sz w:val="24"/>
          <w:szCs w:val="24"/>
        </w:rPr>
        <w:t>had 128</w:t>
      </w:r>
      <w:r w:rsidRPr="002D528F">
        <w:rPr>
          <w:rFonts w:ascii="Times New Roman" w:hAnsi="Times New Roman" w:cs="Times New Roman" w:hint="eastAsia"/>
          <w:sz w:val="24"/>
          <w:szCs w:val="24"/>
        </w:rPr>
        <w:t>×</w:t>
      </w:r>
      <w:r w:rsidRPr="002D528F">
        <w:rPr>
          <w:rFonts w:ascii="Times New Roman" w:hAnsi="Times New Roman" w:cs="Times New Roman" w:hint="eastAsia"/>
          <w:sz w:val="24"/>
          <w:szCs w:val="24"/>
        </w:rPr>
        <w:t>128</w:t>
      </w:r>
      <w:r w:rsidRPr="002D528F">
        <w:rPr>
          <w:rFonts w:ascii="Times New Roman" w:hAnsi="Times New Roman" w:cs="Times New Roman"/>
          <w:sz w:val="24"/>
          <w:szCs w:val="24"/>
        </w:rPr>
        <w:t xml:space="preserve"> </w:t>
      </w:r>
      <w:r w:rsidR="00D41EEF">
        <w:rPr>
          <w:rFonts w:ascii="Times New Roman" w:hAnsi="Times New Roman" w:cs="Times New Roman"/>
          <w:sz w:val="24"/>
          <w:szCs w:val="24"/>
        </w:rPr>
        <w:t>pixels</w:t>
      </w:r>
      <w:r w:rsidR="00340962">
        <w:rPr>
          <w:rFonts w:ascii="Times New Roman" w:hAnsi="Times New Roman" w:cs="Times New Roman"/>
          <w:sz w:val="24"/>
          <w:szCs w:val="24"/>
        </w:rPr>
        <w:t xml:space="preserve"> for clustering</w:t>
      </w:r>
      <w:r>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w:t>
      </w:r>
      <w:r w:rsidR="00E336BC">
        <w:rPr>
          <w:rFonts w:ascii="Times New Roman" w:hAnsi="Times New Roman" w:cs="Times New Roman"/>
          <w:sz w:val="24"/>
          <w:szCs w:val="24"/>
        </w:rPr>
        <w:t xml:space="preserve">latent </w:t>
      </w:r>
      <w:r w:rsidR="007D14E3">
        <w:rPr>
          <w:rFonts w:ascii="Times New Roman" w:hAnsi="Times New Roman" w:cs="Times New Roman"/>
          <w:sz w:val="24"/>
          <w:szCs w:val="24"/>
        </w:rPr>
        <w:t xml:space="preserve">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ly large date set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labeling of data</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711DE5">
        <w:rPr>
          <w:rFonts w:ascii="Times New Roman" w:hAnsi="Times New Roman" w:cs="Times New Roman"/>
          <w:sz w:val="24"/>
          <w:szCs w:val="24"/>
        </w:rPr>
        <w:t xml:space="preserve"> to extract latent feature</w:t>
      </w:r>
      <w:r w:rsidR="003F3A71">
        <w:rPr>
          <w:rFonts w:ascii="Times New Roman" w:hAnsi="Times New Roman" w:cs="Times New Roman"/>
          <w:sz w:val="24"/>
          <w:szCs w:val="24"/>
        </w:rPr>
        <w:t>s</w:t>
      </w:r>
      <w:r w:rsidR="00711DE5">
        <w:rPr>
          <w:rFonts w:ascii="Times New Roman" w:hAnsi="Times New Roman" w:cs="Times New Roman"/>
          <w:sz w:val="24"/>
          <w:szCs w:val="24"/>
        </w:rPr>
        <w:t xml:space="preserve"> of each image</w:t>
      </w:r>
      <w:r w:rsidR="00D5574A">
        <w:rPr>
          <w:rFonts w:ascii="Times New Roman" w:hAnsi="Times New Roman" w:cs="Times New Roman"/>
          <w:sz w:val="24"/>
          <w:szCs w:val="24"/>
        </w:rPr>
        <w:t>.</w:t>
      </w:r>
      <w:r w:rsidR="005554A4">
        <w:rPr>
          <w:rFonts w:ascii="Times New Roman" w:hAnsi="Times New Roman" w:cs="Times New Roman"/>
          <w:sz w:val="24"/>
          <w:szCs w:val="24"/>
        </w:rPr>
        <w:t xml:space="preserve"> If the</w:t>
      </w:r>
      <w:r w:rsidR="000863CA">
        <w:rPr>
          <w:rFonts w:ascii="Times New Roman" w:hAnsi="Times New Roman" w:cs="Times New Roman"/>
          <w:sz w:val="24"/>
          <w:szCs w:val="24"/>
        </w:rPr>
        <w:t xml:space="preserve"> latent</w:t>
      </w:r>
      <w:r w:rsidR="005554A4">
        <w:rPr>
          <w:rFonts w:ascii="Times New Roman" w:hAnsi="Times New Roman" w:cs="Times New Roman"/>
          <w:sz w:val="24"/>
          <w:szCs w:val="24"/>
        </w:rPr>
        <w:t xml:space="preserv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hich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976D78">
        <w:rPr>
          <w:rFonts w:ascii="Times New Roman" w:hAnsi="Times New Roman" w:cs="Times New Roman"/>
          <w:sz w:val="24"/>
          <w:szCs w:val="24"/>
        </w:rPr>
        <w:t>metric</w:t>
      </w:r>
      <w:r w:rsidR="003024DD">
        <w:rPr>
          <w:rFonts w:ascii="Times New Roman" w:hAnsi="Times New Roman" w:cs="Times New Roman"/>
          <w:sz w:val="24"/>
          <w:szCs w:val="24"/>
        </w:rPr>
        <w:t xml:space="preserve"> (Euclidean distance, maximum distance, etc</w:t>
      </w:r>
      <w:r w:rsidR="00EF3C94">
        <w:rPr>
          <w:rFonts w:ascii="Times New Roman" w:hAnsi="Times New Roman" w:cs="Times New Roman"/>
          <w:sz w:val="24"/>
          <w:szCs w:val="24"/>
        </w:rPr>
        <w:t>.</w:t>
      </w:r>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F825CF">
        <w:rPr>
          <w:rFonts w:ascii="Times New Roman" w:hAnsi="Times New Roman" w:cs="Times New Roman"/>
          <w:sz w:val="24"/>
          <w:szCs w:val="24"/>
        </w:rPr>
        <w:t>pairs</w:t>
      </w:r>
      <w:r w:rsidR="00985567">
        <w:rPr>
          <w:rFonts w:ascii="Times New Roman" w:hAnsi="Times New Roman" w:cs="Times New Roman"/>
          <w:sz w:val="24"/>
          <w:szCs w:val="24"/>
        </w:rPr>
        <w:t xml:space="preserve"> of </w:t>
      </w:r>
      <w:r w:rsidR="00B77E22">
        <w:rPr>
          <w:rFonts w:ascii="Times New Roman" w:hAnsi="Times New Roman" w:cs="Times New Roman"/>
          <w:sz w:val="24"/>
          <w:szCs w:val="24"/>
        </w:rPr>
        <w:t>adjacent pixels w</w:t>
      </w:r>
      <w:r w:rsidR="0082601E">
        <w:rPr>
          <w:rFonts w:ascii="Times New Roman" w:hAnsi="Times New Roman" w:cs="Times New Roman"/>
          <w:sz w:val="24"/>
          <w:szCs w:val="24"/>
        </w:rPr>
        <w:t>ere</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r w:rsidR="00130395">
        <w:rPr>
          <w:rFonts w:ascii="Times New Roman" w:hAnsi="Times New Roman" w:cs="Times New Roman"/>
          <w:sz w:val="24"/>
          <w:szCs w:val="24"/>
        </w:rPr>
        <w:t xml:space="preserve"> In this work, </w:t>
      </w:r>
      <w:r w:rsidR="00730B0F">
        <w:rPr>
          <w:rFonts w:ascii="Times New Roman" w:hAnsi="Times New Roman" w:cs="Times New Roman"/>
          <w:sz w:val="24"/>
          <w:szCs w:val="24"/>
        </w:rPr>
        <w:t xml:space="preserve">256 latent </w:t>
      </w:r>
      <w:r w:rsidR="00730B0F">
        <w:rPr>
          <w:rFonts w:ascii="Times New Roman" w:hAnsi="Times New Roman" w:cs="Times New Roman"/>
          <w:sz w:val="24"/>
          <w:szCs w:val="24"/>
        </w:rPr>
        <w:lastRenderedPageBreak/>
        <w:t>features were to be extracted from the shrunk images wherein</w:t>
      </w:r>
      <w:bookmarkStart w:id="2" w:name="_GoBack"/>
      <w:bookmarkEnd w:id="2"/>
      <w:r w:rsidR="00730B0F">
        <w:rPr>
          <w:rFonts w:ascii="Times New Roman" w:hAnsi="Times New Roman" w:cs="Times New Roman"/>
          <w:sz w:val="24"/>
          <w:szCs w:val="24"/>
        </w:rPr>
        <w:t xml:space="preserve"> </w:t>
      </w:r>
      <w:r w:rsidR="00130395">
        <w:rPr>
          <w:rFonts w:ascii="Times New Roman" w:hAnsi="Times New Roman" w:cs="Times New Roman"/>
          <w:sz w:val="24"/>
          <w:szCs w:val="24"/>
        </w:rPr>
        <w:t xml:space="preserve">the </w:t>
      </w:r>
      <w:r w:rsidR="00130395">
        <w:rPr>
          <w:rFonts w:ascii="Times New Roman" w:hAnsi="Times New Roman" w:cs="Times New Roman"/>
          <w:sz w:val="24"/>
          <w:szCs w:val="24"/>
        </w:rPr>
        <w:t>Euclidean distance</w:t>
      </w:r>
      <w:r w:rsidR="00130395">
        <w:rPr>
          <w:rFonts w:ascii="Times New Roman" w:hAnsi="Times New Roman" w:cs="Times New Roman"/>
          <w:sz w:val="24"/>
          <w:szCs w:val="24"/>
        </w:rPr>
        <w:t xml:space="preserve"> was used as the </w:t>
      </w:r>
      <w:r w:rsidR="00FD3372" w:rsidRPr="00976D78">
        <w:rPr>
          <w:rFonts w:ascii="Times New Roman" w:hAnsi="Times New Roman" w:cs="Times New Roman"/>
          <w:sz w:val="24"/>
          <w:szCs w:val="24"/>
        </w:rPr>
        <w:t>metric</w:t>
      </w:r>
      <w:r w:rsidR="00130395">
        <w:rPr>
          <w:rFonts w:ascii="Times New Roman" w:hAnsi="Times New Roman" w:cs="Times New Roman"/>
          <w:sz w:val="24"/>
          <w:szCs w:val="24"/>
        </w:rPr>
        <w:t xml:space="preserve"> </w:t>
      </w:r>
      <w:r w:rsidR="00FD3372">
        <w:rPr>
          <w:rFonts w:ascii="Times New Roman" w:hAnsi="Times New Roman" w:cs="Times New Roman"/>
          <w:sz w:val="24"/>
          <w:szCs w:val="24"/>
        </w:rPr>
        <w:t xml:space="preserve">of dissimilarity, and </w:t>
      </w:r>
      <w:r w:rsidR="00976D78">
        <w:rPr>
          <w:rFonts w:ascii="Times New Roman" w:hAnsi="Times New Roman" w:cs="Times New Roman"/>
          <w:sz w:val="24"/>
          <w:szCs w:val="24"/>
        </w:rPr>
        <w:t xml:space="preserve">the linkage criterion employed was </w:t>
      </w:r>
      <w:r w:rsidR="00ED06F5">
        <w:rPr>
          <w:rFonts w:ascii="Times New Roman" w:hAnsi="Times New Roman" w:cs="Times New Roman"/>
          <w:sz w:val="24"/>
          <w:szCs w:val="24"/>
        </w:rPr>
        <w:t>“ward” aiming at minimizing the sum of squared differences within all clusters.</w:t>
      </w:r>
    </w:p>
    <w:p w14:paraId="689941B0" w14:textId="0DEFFED8" w:rsidR="001E3332" w:rsidRDefault="001E3332" w:rsidP="007D14E3">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E336BC">
        <w:rPr>
          <w:rFonts w:ascii="Times New Roman" w:hAnsi="Times New Roman" w:cs="Times New Roman"/>
          <w:sz w:val="24"/>
          <w:szCs w:val="24"/>
        </w:rPr>
        <w:t xml:space="preserve">, and </w:t>
      </w:r>
      <w:r w:rsidR="00E336BC">
        <w:rPr>
          <w:rFonts w:ascii="Times New Roman" w:hAnsi="Times New Roman" w:cs="Times New Roman"/>
          <w:sz w:val="24"/>
          <w:szCs w:val="24"/>
        </w:rPr>
        <w:fldChar w:fldCharType="begin"/>
      </w:r>
      <w:r w:rsidR="00E336BC">
        <w:rPr>
          <w:rFonts w:ascii="Times New Roman" w:hAnsi="Times New Roman" w:cs="Times New Roman"/>
          <w:sz w:val="24"/>
          <w:szCs w:val="24"/>
        </w:rPr>
        <w:instrText xml:space="preserve"> REF _Ref56775467 \h  \* MERGEFORMAT </w:instrText>
      </w:r>
      <w:r w:rsidR="00E336BC">
        <w:rPr>
          <w:rFonts w:ascii="Times New Roman" w:hAnsi="Times New Roman" w:cs="Times New Roman"/>
          <w:sz w:val="24"/>
          <w:szCs w:val="24"/>
        </w:rPr>
      </w:r>
      <w:r w:rsidR="00E336BC">
        <w:rPr>
          <w:rFonts w:ascii="Times New Roman" w:hAnsi="Times New Roman" w:cs="Times New Roman"/>
          <w:sz w:val="24"/>
          <w:szCs w:val="24"/>
        </w:rPr>
        <w:fldChar w:fldCharType="separate"/>
      </w:r>
      <w:r w:rsidR="00E336BC" w:rsidRPr="00492632">
        <w:rPr>
          <w:rFonts w:ascii="Times New Roman" w:hAnsi="Times New Roman" w:cs="Times New Roman"/>
          <w:sz w:val="24"/>
          <w:szCs w:val="24"/>
        </w:rPr>
        <w:t>Figure 2</w:t>
      </w:r>
      <w:r w:rsidR="00E336BC">
        <w:rPr>
          <w:rFonts w:ascii="Times New Roman" w:hAnsi="Times New Roman" w:cs="Times New Roman"/>
          <w:sz w:val="24"/>
          <w:szCs w:val="24"/>
        </w:rPr>
        <w:fldChar w:fldCharType="end"/>
      </w:r>
      <w:r w:rsidR="00E336BC">
        <w:rPr>
          <w:rFonts w:ascii="Times New Roman" w:hAnsi="Times New Roman" w:cs="Times New Roman"/>
          <w:sz w:val="24"/>
          <w:szCs w:val="24"/>
        </w:rPr>
        <w:t>f plots the histograms of the numbers of pixels contained by each feature in both spatial and frequency domain</w:t>
      </w:r>
      <w:r w:rsidR="00E336BC">
        <w:rPr>
          <w:rFonts w:ascii="Times New Roman" w:hAnsi="Times New Roman" w:cs="Times New Roman"/>
          <w:sz w:val="24"/>
          <w:szCs w:val="24"/>
        </w:rPr>
        <w:t>.</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r w:rsidR="00855BA1">
        <w:rPr>
          <w:rFonts w:ascii="Times New Roman" w:hAnsi="Times New Roman" w:cs="Times New Roman"/>
          <w:sz w:val="24"/>
          <w:szCs w:val="24"/>
        </w:rPr>
        <w:t xml:space="preserve">suggesting that the </w:t>
      </w:r>
      <w:r w:rsidR="00FA2234">
        <w:rPr>
          <w:rFonts w:ascii="Times New Roman" w:hAnsi="Times New Roman" w:cs="Times New Roman"/>
          <w:sz w:val="24"/>
          <w:szCs w:val="24"/>
        </w:rPr>
        <w:t xml:space="preserve">majority of high frequency components could be merged into one feature, </w:t>
      </w:r>
      <w:r w:rsidR="00D722A3">
        <w:rPr>
          <w:rFonts w:ascii="Times New Roman" w:hAnsi="Times New Roman" w:cs="Times New Roman"/>
          <w:sz w:val="24"/>
          <w:szCs w:val="24"/>
        </w:rPr>
        <w:t>whereas the pixel numbers distributed uniform</w:t>
      </w:r>
      <w:r w:rsidR="0058193A">
        <w:rPr>
          <w:rFonts w:ascii="Times New Roman" w:hAnsi="Times New Roman" w:cs="Times New Roman"/>
          <w:sz w:val="24"/>
          <w:szCs w:val="24"/>
        </w:rPr>
        <w:t>ly</w:t>
      </w:r>
      <w:r w:rsidR="00D722A3">
        <w:rPr>
          <w:rFonts w:ascii="Times New Roman" w:hAnsi="Times New Roman" w:cs="Times New Roman"/>
          <w:sz w:val="24"/>
          <w:szCs w:val="24"/>
        </w:rPr>
        <w:t xml:space="preserve"> among features</w:t>
      </w:r>
      <w:r w:rsidR="00EE0B11">
        <w:rPr>
          <w:rFonts w:ascii="Times New Roman" w:hAnsi="Times New Roman" w:cs="Times New Roman"/>
          <w:sz w:val="24"/>
          <w:szCs w:val="24"/>
        </w:rPr>
        <w:t>.</w:t>
      </w:r>
    </w:p>
    <w:p w14:paraId="644BD710" w14:textId="77777777" w:rsidR="001C22EC" w:rsidRPr="00EF3C94" w:rsidRDefault="001C22EC" w:rsidP="007D14E3">
      <w:pPr>
        <w:spacing w:line="360" w:lineRule="auto"/>
        <w:rPr>
          <w:rFonts w:ascii="Times New Roman" w:hAnsi="Times New Roman" w:cs="Times New Roman" w:hint="eastAsia"/>
          <w:sz w:val="24"/>
          <w:szCs w:val="24"/>
        </w:rPr>
      </w:pPr>
    </w:p>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8] C. Zhang, T.R. Bieler, P. Eisenlohr, Exploring the accuracy limits of lattice strain quantification 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 xml:space="preserve">[10] R.I. Barabash, G.E. Ice, F.J. Walker, Quantitative microdiffraction from deformed crystals with </w:t>
      </w:r>
      <w:r w:rsidRPr="0053533D">
        <w:lastRenderedPageBreak/>
        <w:t>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31F12023"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14808"/>
    <w:rsid w:val="00021021"/>
    <w:rsid w:val="00025B60"/>
    <w:rsid w:val="00035DDB"/>
    <w:rsid w:val="00055029"/>
    <w:rsid w:val="00056009"/>
    <w:rsid w:val="00066FA8"/>
    <w:rsid w:val="00080049"/>
    <w:rsid w:val="000863CA"/>
    <w:rsid w:val="000901B6"/>
    <w:rsid w:val="000B16DD"/>
    <w:rsid w:val="000C22EB"/>
    <w:rsid w:val="000D6F95"/>
    <w:rsid w:val="000D78B9"/>
    <w:rsid w:val="000E647D"/>
    <w:rsid w:val="000E6608"/>
    <w:rsid w:val="000E7363"/>
    <w:rsid w:val="000F08CF"/>
    <w:rsid w:val="00104F5D"/>
    <w:rsid w:val="001160D2"/>
    <w:rsid w:val="00130395"/>
    <w:rsid w:val="00136172"/>
    <w:rsid w:val="001476C7"/>
    <w:rsid w:val="00154450"/>
    <w:rsid w:val="001604EB"/>
    <w:rsid w:val="00170B5F"/>
    <w:rsid w:val="00181863"/>
    <w:rsid w:val="00182093"/>
    <w:rsid w:val="00187AC2"/>
    <w:rsid w:val="001929C3"/>
    <w:rsid w:val="001A2017"/>
    <w:rsid w:val="001B09C3"/>
    <w:rsid w:val="001C22EC"/>
    <w:rsid w:val="001C4655"/>
    <w:rsid w:val="001C5DD6"/>
    <w:rsid w:val="001D479C"/>
    <w:rsid w:val="001D660A"/>
    <w:rsid w:val="001E3332"/>
    <w:rsid w:val="001E7C66"/>
    <w:rsid w:val="001F36A6"/>
    <w:rsid w:val="00200637"/>
    <w:rsid w:val="00201E9A"/>
    <w:rsid w:val="00210555"/>
    <w:rsid w:val="00211C10"/>
    <w:rsid w:val="00231477"/>
    <w:rsid w:val="00233A8F"/>
    <w:rsid w:val="00237BAD"/>
    <w:rsid w:val="00260144"/>
    <w:rsid w:val="00274295"/>
    <w:rsid w:val="002903F9"/>
    <w:rsid w:val="0029204B"/>
    <w:rsid w:val="0029286D"/>
    <w:rsid w:val="00292A30"/>
    <w:rsid w:val="002969D1"/>
    <w:rsid w:val="002A41BE"/>
    <w:rsid w:val="002A503C"/>
    <w:rsid w:val="002A596E"/>
    <w:rsid w:val="002B7A77"/>
    <w:rsid w:val="002C3DE5"/>
    <w:rsid w:val="002D2338"/>
    <w:rsid w:val="002D528F"/>
    <w:rsid w:val="002D76A2"/>
    <w:rsid w:val="002F29D9"/>
    <w:rsid w:val="002F4448"/>
    <w:rsid w:val="00300305"/>
    <w:rsid w:val="003024DD"/>
    <w:rsid w:val="00302C71"/>
    <w:rsid w:val="00326A74"/>
    <w:rsid w:val="00326D8C"/>
    <w:rsid w:val="00340962"/>
    <w:rsid w:val="0034640E"/>
    <w:rsid w:val="00357003"/>
    <w:rsid w:val="003670A6"/>
    <w:rsid w:val="0037093B"/>
    <w:rsid w:val="00376199"/>
    <w:rsid w:val="00393F01"/>
    <w:rsid w:val="003A0104"/>
    <w:rsid w:val="003B6F27"/>
    <w:rsid w:val="003C2B0F"/>
    <w:rsid w:val="003D2442"/>
    <w:rsid w:val="003E14AF"/>
    <w:rsid w:val="003F3A71"/>
    <w:rsid w:val="003F4B20"/>
    <w:rsid w:val="00401AA5"/>
    <w:rsid w:val="00406085"/>
    <w:rsid w:val="00426A7D"/>
    <w:rsid w:val="0043790B"/>
    <w:rsid w:val="00447A5F"/>
    <w:rsid w:val="00455CBE"/>
    <w:rsid w:val="00460D3C"/>
    <w:rsid w:val="00463360"/>
    <w:rsid w:val="00466AF4"/>
    <w:rsid w:val="00470173"/>
    <w:rsid w:val="00471D58"/>
    <w:rsid w:val="00482EB4"/>
    <w:rsid w:val="00492632"/>
    <w:rsid w:val="004C46BA"/>
    <w:rsid w:val="004D056D"/>
    <w:rsid w:val="004D75B1"/>
    <w:rsid w:val="00513CBE"/>
    <w:rsid w:val="00526428"/>
    <w:rsid w:val="0053533D"/>
    <w:rsid w:val="00542F40"/>
    <w:rsid w:val="005459D5"/>
    <w:rsid w:val="00553DFD"/>
    <w:rsid w:val="005554A4"/>
    <w:rsid w:val="0056408B"/>
    <w:rsid w:val="005678B0"/>
    <w:rsid w:val="00575456"/>
    <w:rsid w:val="005757B9"/>
    <w:rsid w:val="00575C24"/>
    <w:rsid w:val="0058193A"/>
    <w:rsid w:val="005854CB"/>
    <w:rsid w:val="005905DF"/>
    <w:rsid w:val="00591080"/>
    <w:rsid w:val="00591F9A"/>
    <w:rsid w:val="00595750"/>
    <w:rsid w:val="005A2154"/>
    <w:rsid w:val="005B0735"/>
    <w:rsid w:val="005B2EC0"/>
    <w:rsid w:val="005B78B4"/>
    <w:rsid w:val="005D12DC"/>
    <w:rsid w:val="005F4473"/>
    <w:rsid w:val="005F7125"/>
    <w:rsid w:val="00601CEF"/>
    <w:rsid w:val="00602A9A"/>
    <w:rsid w:val="006116CF"/>
    <w:rsid w:val="00621FF5"/>
    <w:rsid w:val="006269EA"/>
    <w:rsid w:val="00633EDF"/>
    <w:rsid w:val="00637553"/>
    <w:rsid w:val="006459BE"/>
    <w:rsid w:val="006506F6"/>
    <w:rsid w:val="00650D57"/>
    <w:rsid w:val="006576DE"/>
    <w:rsid w:val="0067756F"/>
    <w:rsid w:val="006E36FE"/>
    <w:rsid w:val="006F19A7"/>
    <w:rsid w:val="00701697"/>
    <w:rsid w:val="00711DE5"/>
    <w:rsid w:val="00730B0F"/>
    <w:rsid w:val="0073160A"/>
    <w:rsid w:val="00745A6C"/>
    <w:rsid w:val="00751F44"/>
    <w:rsid w:val="00753267"/>
    <w:rsid w:val="00757E28"/>
    <w:rsid w:val="0076229B"/>
    <w:rsid w:val="007878EE"/>
    <w:rsid w:val="007940B9"/>
    <w:rsid w:val="00795FBC"/>
    <w:rsid w:val="00797D8D"/>
    <w:rsid w:val="007A6813"/>
    <w:rsid w:val="007D14E3"/>
    <w:rsid w:val="007E7B7D"/>
    <w:rsid w:val="007F0B27"/>
    <w:rsid w:val="00806496"/>
    <w:rsid w:val="0081456B"/>
    <w:rsid w:val="00816465"/>
    <w:rsid w:val="0082601E"/>
    <w:rsid w:val="0082758D"/>
    <w:rsid w:val="00830B28"/>
    <w:rsid w:val="0083315A"/>
    <w:rsid w:val="00855BA1"/>
    <w:rsid w:val="00860894"/>
    <w:rsid w:val="008610AD"/>
    <w:rsid w:val="00861EE0"/>
    <w:rsid w:val="00865B8B"/>
    <w:rsid w:val="00883E65"/>
    <w:rsid w:val="00895110"/>
    <w:rsid w:val="008A7F39"/>
    <w:rsid w:val="008B777E"/>
    <w:rsid w:val="008D52C9"/>
    <w:rsid w:val="008E3B52"/>
    <w:rsid w:val="008F0195"/>
    <w:rsid w:val="009011AD"/>
    <w:rsid w:val="0090133A"/>
    <w:rsid w:val="00902FC2"/>
    <w:rsid w:val="009120B1"/>
    <w:rsid w:val="00924C48"/>
    <w:rsid w:val="0092525A"/>
    <w:rsid w:val="00945D53"/>
    <w:rsid w:val="00945DEA"/>
    <w:rsid w:val="00970735"/>
    <w:rsid w:val="00970B8B"/>
    <w:rsid w:val="00976D78"/>
    <w:rsid w:val="00982B09"/>
    <w:rsid w:val="00982D98"/>
    <w:rsid w:val="00985567"/>
    <w:rsid w:val="00986544"/>
    <w:rsid w:val="009C2A96"/>
    <w:rsid w:val="009C5CBD"/>
    <w:rsid w:val="009E309F"/>
    <w:rsid w:val="009E4FAB"/>
    <w:rsid w:val="009E5E72"/>
    <w:rsid w:val="009F2697"/>
    <w:rsid w:val="009F572A"/>
    <w:rsid w:val="00A126FD"/>
    <w:rsid w:val="00A238E3"/>
    <w:rsid w:val="00A30738"/>
    <w:rsid w:val="00A3217F"/>
    <w:rsid w:val="00A463DF"/>
    <w:rsid w:val="00A5411E"/>
    <w:rsid w:val="00A67E8F"/>
    <w:rsid w:val="00A72B49"/>
    <w:rsid w:val="00A81632"/>
    <w:rsid w:val="00AB5A47"/>
    <w:rsid w:val="00AD3396"/>
    <w:rsid w:val="00AF597E"/>
    <w:rsid w:val="00B04143"/>
    <w:rsid w:val="00B04890"/>
    <w:rsid w:val="00B0497E"/>
    <w:rsid w:val="00B050F3"/>
    <w:rsid w:val="00B07E36"/>
    <w:rsid w:val="00B11235"/>
    <w:rsid w:val="00B2045A"/>
    <w:rsid w:val="00B31E00"/>
    <w:rsid w:val="00B36DDF"/>
    <w:rsid w:val="00B403BE"/>
    <w:rsid w:val="00B45822"/>
    <w:rsid w:val="00B72668"/>
    <w:rsid w:val="00B77E22"/>
    <w:rsid w:val="00B81043"/>
    <w:rsid w:val="00B87127"/>
    <w:rsid w:val="00B900C9"/>
    <w:rsid w:val="00BA752E"/>
    <w:rsid w:val="00BC2874"/>
    <w:rsid w:val="00BE5B38"/>
    <w:rsid w:val="00BF1F8B"/>
    <w:rsid w:val="00C0371C"/>
    <w:rsid w:val="00C1276C"/>
    <w:rsid w:val="00C21736"/>
    <w:rsid w:val="00C231E4"/>
    <w:rsid w:val="00C2549F"/>
    <w:rsid w:val="00C271E7"/>
    <w:rsid w:val="00C301E6"/>
    <w:rsid w:val="00C3065A"/>
    <w:rsid w:val="00C45999"/>
    <w:rsid w:val="00C54565"/>
    <w:rsid w:val="00C56680"/>
    <w:rsid w:val="00C5670E"/>
    <w:rsid w:val="00C60FC2"/>
    <w:rsid w:val="00C64ED1"/>
    <w:rsid w:val="00C81BEB"/>
    <w:rsid w:val="00CA7764"/>
    <w:rsid w:val="00CB4CCF"/>
    <w:rsid w:val="00CB6DED"/>
    <w:rsid w:val="00CD429E"/>
    <w:rsid w:val="00CE161E"/>
    <w:rsid w:val="00CE2425"/>
    <w:rsid w:val="00CF2DA7"/>
    <w:rsid w:val="00D40B6F"/>
    <w:rsid w:val="00D41859"/>
    <w:rsid w:val="00D41EEF"/>
    <w:rsid w:val="00D45D68"/>
    <w:rsid w:val="00D52643"/>
    <w:rsid w:val="00D528C8"/>
    <w:rsid w:val="00D555BC"/>
    <w:rsid w:val="00D5574A"/>
    <w:rsid w:val="00D65900"/>
    <w:rsid w:val="00D722A3"/>
    <w:rsid w:val="00D76AD2"/>
    <w:rsid w:val="00D83E36"/>
    <w:rsid w:val="00D960AF"/>
    <w:rsid w:val="00DC0BBF"/>
    <w:rsid w:val="00DC4EF0"/>
    <w:rsid w:val="00DD7C2B"/>
    <w:rsid w:val="00E27B43"/>
    <w:rsid w:val="00E307EC"/>
    <w:rsid w:val="00E336BC"/>
    <w:rsid w:val="00E517B2"/>
    <w:rsid w:val="00E66CA2"/>
    <w:rsid w:val="00E7693B"/>
    <w:rsid w:val="00E8082A"/>
    <w:rsid w:val="00E93467"/>
    <w:rsid w:val="00EA1136"/>
    <w:rsid w:val="00EB23DE"/>
    <w:rsid w:val="00EB4BBE"/>
    <w:rsid w:val="00EC6E38"/>
    <w:rsid w:val="00ED06F5"/>
    <w:rsid w:val="00ED0E3F"/>
    <w:rsid w:val="00EE0B11"/>
    <w:rsid w:val="00EF3C94"/>
    <w:rsid w:val="00EF5EB2"/>
    <w:rsid w:val="00F10CE8"/>
    <w:rsid w:val="00F14332"/>
    <w:rsid w:val="00F269AC"/>
    <w:rsid w:val="00F373D8"/>
    <w:rsid w:val="00F43D8C"/>
    <w:rsid w:val="00F46DD0"/>
    <w:rsid w:val="00F545CF"/>
    <w:rsid w:val="00F659EE"/>
    <w:rsid w:val="00F6618A"/>
    <w:rsid w:val="00F66F6E"/>
    <w:rsid w:val="00F732BC"/>
    <w:rsid w:val="00F825CF"/>
    <w:rsid w:val="00F84202"/>
    <w:rsid w:val="00FA2234"/>
    <w:rsid w:val="00FA6C24"/>
    <w:rsid w:val="00FB41C1"/>
    <w:rsid w:val="00FB7D66"/>
    <w:rsid w:val="00FD23DF"/>
    <w:rsid w:val="00FD3372"/>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https://gitlab.esrf.fr/micha/lauetool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86DF7-E9C0-4FBA-A15F-D74F0044E1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8</TotalTime>
  <Pages>7</Pages>
  <Words>6105</Words>
  <Characters>34800</Characters>
  <Application>Microsoft Office Word</Application>
  <DocSecurity>0</DocSecurity>
  <Lines>290</Lines>
  <Paragraphs>81</Paragraphs>
  <ScaleCrop>false</ScaleCrop>
  <Company/>
  <LinksUpToDate>false</LinksUpToDate>
  <CharactersWithSpaces>40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214</cp:revision>
  <dcterms:created xsi:type="dcterms:W3CDTF">2020-10-27T06:29:00Z</dcterms:created>
  <dcterms:modified xsi:type="dcterms:W3CDTF">2020-11-26T04:32:00Z</dcterms:modified>
</cp:coreProperties>
</file>